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A0B72ED" w14:textId="77777777" w:rsidR="009276AF" w:rsidRPr="008C325A" w:rsidRDefault="009276AF" w:rsidP="009276AF">
      <w:pPr>
        <w:pStyle w:val="Caption"/>
        <w:keepNext/>
      </w:pPr>
      <w:bookmarkStart w:id="0" w:name="_GoBack"/>
      <w:bookmarkEnd w:id="0"/>
      <w:r>
        <w:t xml:space="preserve">Table </w:t>
      </w:r>
      <w:r>
        <w:rPr>
          <w:noProof/>
        </w:rPr>
        <w:t>S1</w:t>
      </w:r>
      <w:r>
        <w:t xml:space="preserve">. </w:t>
      </w:r>
      <w:r w:rsidRPr="001D47EA">
        <w:t xml:space="preserve">Tree species used for nesting by </w:t>
      </w:r>
      <w:r>
        <w:t>Grey Parrot</w:t>
      </w:r>
      <w:r w:rsidRPr="001D47EA">
        <w:t xml:space="preserve"> according to </w:t>
      </w:r>
      <w:r>
        <w:t xml:space="preserve">available </w:t>
      </w:r>
      <w:r w:rsidRPr="001D47EA">
        <w:t xml:space="preserve">literature </w:t>
      </w:r>
      <w:r>
        <w:t>and</w:t>
      </w:r>
      <w:r w:rsidRPr="001D47EA">
        <w:t xml:space="preserve"> local knowledge</w:t>
      </w:r>
      <w:r>
        <w:t xml:space="preserve"> from </w:t>
      </w:r>
      <w:r w:rsidRPr="00AD0E6F">
        <w:t>Príncipe</w:t>
      </w:r>
      <w:r>
        <w:t>.</w:t>
      </w:r>
      <w:r w:rsidRPr="001D47EA">
        <w:t xml:space="preserve"> </w:t>
      </w:r>
    </w:p>
    <w:tbl>
      <w:tblPr>
        <w:tblW w:w="9121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850"/>
        <w:gridCol w:w="829"/>
        <w:gridCol w:w="1298"/>
        <w:gridCol w:w="1134"/>
        <w:gridCol w:w="1275"/>
        <w:gridCol w:w="1735"/>
      </w:tblGrid>
      <w:tr w:rsidR="009276AF" w:rsidRPr="002A432C" w14:paraId="221803ED" w14:textId="77777777" w:rsidTr="005B550C">
        <w:trPr>
          <w:trHeight w:val="960"/>
        </w:trPr>
        <w:tc>
          <w:tcPr>
            <w:tcW w:w="2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44D220" w14:textId="77777777" w:rsidR="009276AF" w:rsidRPr="002A432C" w:rsidRDefault="009276AF" w:rsidP="005B550C">
            <w:pPr>
              <w:rPr>
                <w:b/>
              </w:rPr>
            </w:pPr>
            <w:bookmarkStart w:id="1" w:name="_Hlk862444"/>
            <w:r w:rsidRPr="002A432C">
              <w:rPr>
                <w:b/>
              </w:rPr>
              <w:t>Species</w:t>
            </w:r>
          </w:p>
          <w:p w14:paraId="6F3E0245" w14:textId="77777777" w:rsidR="009276AF" w:rsidRPr="002A432C" w:rsidRDefault="009276AF" w:rsidP="005B550C">
            <w:pPr>
              <w:rPr>
                <w:b/>
              </w:rPr>
            </w:pPr>
          </w:p>
        </w:tc>
        <w:tc>
          <w:tcPr>
            <w:tcW w:w="8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E9F971" w14:textId="77777777" w:rsidR="009276AF" w:rsidRPr="002A432C" w:rsidRDefault="009276AF" w:rsidP="005B550C">
            <w:pPr>
              <w:jc w:val="center"/>
              <w:rPr>
                <w:b/>
              </w:rPr>
            </w:pPr>
            <w:r w:rsidRPr="002A432C">
              <w:rPr>
                <w:b/>
              </w:rPr>
              <w:t>Nests</w:t>
            </w:r>
          </w:p>
          <w:p w14:paraId="03133EF1" w14:textId="77777777" w:rsidR="009276AF" w:rsidRPr="002A432C" w:rsidRDefault="009276AF" w:rsidP="005B550C">
            <w:pPr>
              <w:jc w:val="center"/>
              <w:rPr>
                <w:b/>
              </w:rPr>
            </w:pPr>
            <w:r w:rsidRPr="002A432C">
              <w:rPr>
                <w:b/>
              </w:rPr>
              <w:t>(%)</w:t>
            </w:r>
            <w:r>
              <w:rPr>
                <w:rStyle w:val="FootnoteReference"/>
              </w:rPr>
              <w:t>a</w:t>
            </w:r>
          </w:p>
        </w:tc>
        <w:tc>
          <w:tcPr>
            <w:tcW w:w="12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6263B1" w14:textId="77777777" w:rsidR="009276AF" w:rsidRPr="002A432C" w:rsidRDefault="009276AF" w:rsidP="005B550C">
            <w:pPr>
              <w:jc w:val="center"/>
              <w:rPr>
                <w:b/>
              </w:rPr>
            </w:pPr>
            <w:r w:rsidRPr="002A432C">
              <w:rPr>
                <w:b/>
              </w:rPr>
              <w:t>Availability</w:t>
            </w:r>
          </w:p>
          <w:p w14:paraId="1D97435D" w14:textId="77777777" w:rsidR="009276AF" w:rsidRPr="002A432C" w:rsidRDefault="009276AF" w:rsidP="005B550C">
            <w:pPr>
              <w:jc w:val="center"/>
              <w:rPr>
                <w:b/>
              </w:rPr>
            </w:pPr>
            <w:r w:rsidRPr="002A432C">
              <w:rPr>
                <w:b/>
              </w:rPr>
              <w:t>(</w:t>
            </w:r>
            <w:proofErr w:type="gramStart"/>
            <w:r w:rsidRPr="002A432C">
              <w:rPr>
                <w:b/>
              </w:rPr>
              <w:t>%)</w:t>
            </w:r>
            <w:r w:rsidRPr="00560934">
              <w:rPr>
                <w:b/>
                <w:vertAlign w:val="superscript"/>
              </w:rPr>
              <w:t>b</w:t>
            </w:r>
            <w:proofErr w:type="gramEnd"/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000AE5" w14:textId="77777777" w:rsidR="009276AF" w:rsidRPr="002A432C" w:rsidRDefault="009276AF" w:rsidP="005B550C">
            <w:pPr>
              <w:jc w:val="center"/>
              <w:rPr>
                <w:b/>
              </w:rPr>
            </w:pPr>
            <w:proofErr w:type="spellStart"/>
            <w:r w:rsidRPr="002A432C">
              <w:rPr>
                <w:b/>
              </w:rPr>
              <w:t>Ubiquity</w:t>
            </w:r>
            <w:r w:rsidRPr="00560934">
              <w:rPr>
                <w:b/>
                <w:vertAlign w:val="superscript"/>
              </w:rPr>
              <w:t>c</w:t>
            </w:r>
            <w:proofErr w:type="spellEnd"/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AED14D" w14:textId="77777777" w:rsidR="009276AF" w:rsidRPr="002A432C" w:rsidRDefault="009276AF" w:rsidP="005B550C">
            <w:pPr>
              <w:jc w:val="center"/>
              <w:rPr>
                <w:b/>
              </w:rPr>
            </w:pPr>
            <w:proofErr w:type="spellStart"/>
            <w:r w:rsidRPr="002A432C">
              <w:rPr>
                <w:b/>
              </w:rPr>
              <w:t>Preference</w:t>
            </w:r>
            <w:r w:rsidRPr="00560934">
              <w:rPr>
                <w:b/>
                <w:vertAlign w:val="superscript"/>
              </w:rPr>
              <w:t>d</w:t>
            </w:r>
            <w:proofErr w:type="spellEnd"/>
          </w:p>
        </w:tc>
        <w:tc>
          <w:tcPr>
            <w:tcW w:w="17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A05636" w14:textId="77777777" w:rsidR="009276AF" w:rsidRPr="002A432C" w:rsidRDefault="009276AF" w:rsidP="005B550C">
            <w:pPr>
              <w:jc w:val="center"/>
              <w:rPr>
                <w:b/>
              </w:rPr>
            </w:pPr>
            <w:proofErr w:type="spellStart"/>
            <w:r w:rsidRPr="002A432C">
              <w:rPr>
                <w:b/>
              </w:rPr>
              <w:t>Reference</w:t>
            </w:r>
            <w:r w:rsidRPr="00560934">
              <w:rPr>
                <w:b/>
                <w:vertAlign w:val="superscript"/>
              </w:rPr>
              <w:t>e</w:t>
            </w:r>
            <w:proofErr w:type="spellEnd"/>
          </w:p>
        </w:tc>
      </w:tr>
      <w:tr w:rsidR="009276AF" w:rsidRPr="009528BA" w14:paraId="6474FEEB" w14:textId="77777777" w:rsidTr="005B550C">
        <w:trPr>
          <w:trHeight w:val="330"/>
        </w:trPr>
        <w:tc>
          <w:tcPr>
            <w:tcW w:w="2850" w:type="dxa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5B5852" w14:textId="77777777" w:rsidR="009276AF" w:rsidRPr="002A432C" w:rsidRDefault="009276AF" w:rsidP="005B550C">
            <w:pPr>
              <w:rPr>
                <w:i/>
              </w:rPr>
            </w:pPr>
            <w:r w:rsidRPr="002A432C">
              <w:rPr>
                <w:i/>
              </w:rPr>
              <w:t xml:space="preserve">Erythrina </w:t>
            </w:r>
            <w:proofErr w:type="spellStart"/>
            <w:r w:rsidRPr="002A432C">
              <w:rPr>
                <w:i/>
              </w:rPr>
              <w:t>variegata</w:t>
            </w:r>
            <w:proofErr w:type="spellEnd"/>
          </w:p>
        </w:tc>
        <w:tc>
          <w:tcPr>
            <w:tcW w:w="829" w:type="dxa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57E9C3" w14:textId="77777777" w:rsidR="009276AF" w:rsidRPr="002A432C" w:rsidRDefault="009276AF" w:rsidP="005B550C">
            <w:pPr>
              <w:jc w:val="center"/>
            </w:pPr>
            <w:r w:rsidRPr="002A432C">
              <w:t>28 (34)</w:t>
            </w:r>
          </w:p>
        </w:tc>
        <w:tc>
          <w:tcPr>
            <w:tcW w:w="1298" w:type="dxa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AFC73B" w14:textId="77777777" w:rsidR="009276AF" w:rsidRPr="002A432C" w:rsidRDefault="009276AF" w:rsidP="005B550C">
            <w:pPr>
              <w:jc w:val="center"/>
            </w:pPr>
            <w:r w:rsidRPr="002A432C">
              <w:t>0.36 (12)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7AD515" w14:textId="77777777" w:rsidR="009276AF" w:rsidRPr="002A432C" w:rsidRDefault="009276AF" w:rsidP="005B550C">
            <w:pPr>
              <w:jc w:val="center"/>
            </w:pPr>
            <w:r w:rsidRPr="002A432C">
              <w:t>30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vAlign w:val="center"/>
          </w:tcPr>
          <w:p w14:paraId="114D7EBE" w14:textId="77777777" w:rsidR="009276AF" w:rsidRPr="002A432C" w:rsidRDefault="009276AF" w:rsidP="005B550C">
            <w:pPr>
              <w:jc w:val="center"/>
            </w:pPr>
            <w:r w:rsidRPr="002A432C">
              <w:t>2.8</w:t>
            </w:r>
          </w:p>
        </w:tc>
        <w:tc>
          <w:tcPr>
            <w:tcW w:w="1735" w:type="dxa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03F904" w14:textId="77777777" w:rsidR="009276AF" w:rsidRPr="002A432C" w:rsidRDefault="009276AF" w:rsidP="005B550C">
            <w:pPr>
              <w:jc w:val="center"/>
            </w:pPr>
            <w:proofErr w:type="spellStart"/>
            <w:r w:rsidRPr="002A432C">
              <w:t>Juste</w:t>
            </w:r>
            <w:proofErr w:type="spellEnd"/>
            <w:r w:rsidRPr="002A432C">
              <w:t xml:space="preserve"> 1996</w:t>
            </w:r>
          </w:p>
        </w:tc>
      </w:tr>
      <w:tr w:rsidR="009276AF" w:rsidRPr="009528BA" w14:paraId="43620AA3" w14:textId="77777777" w:rsidTr="005B550C">
        <w:trPr>
          <w:trHeight w:val="330"/>
        </w:trPr>
        <w:tc>
          <w:tcPr>
            <w:tcW w:w="285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646FDC" w14:textId="77777777" w:rsidR="009276AF" w:rsidRPr="002A432C" w:rsidRDefault="009276AF" w:rsidP="005B550C">
            <w:pPr>
              <w:rPr>
                <w:i/>
              </w:rPr>
            </w:pPr>
            <w:proofErr w:type="spellStart"/>
            <w:r w:rsidRPr="002A432C">
              <w:rPr>
                <w:i/>
              </w:rPr>
              <w:t>Cleistanthus</w:t>
            </w:r>
            <w:proofErr w:type="spellEnd"/>
            <w:r w:rsidRPr="002A432C">
              <w:rPr>
                <w:i/>
              </w:rPr>
              <w:t xml:space="preserve"> sp.</w:t>
            </w:r>
          </w:p>
        </w:tc>
        <w:tc>
          <w:tcPr>
            <w:tcW w:w="82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2439BD" w14:textId="77777777" w:rsidR="009276AF" w:rsidRPr="002A432C" w:rsidRDefault="009276AF" w:rsidP="005B550C">
            <w:pPr>
              <w:jc w:val="center"/>
            </w:pPr>
            <w:r w:rsidRPr="002A432C">
              <w:t>14 (17)</w:t>
            </w:r>
          </w:p>
        </w:tc>
        <w:tc>
          <w:tcPr>
            <w:tcW w:w="1298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C7FA5F" w14:textId="77777777" w:rsidR="009276AF" w:rsidRPr="002A432C" w:rsidRDefault="009276AF" w:rsidP="005B550C">
            <w:pPr>
              <w:jc w:val="center"/>
            </w:pPr>
            <w:r w:rsidRPr="002A432C">
              <w:t>0.03 (1)</w:t>
            </w:r>
          </w:p>
        </w:tc>
        <w:tc>
          <w:tcPr>
            <w:tcW w:w="1134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DD123D" w14:textId="77777777" w:rsidR="009276AF" w:rsidRPr="002A432C" w:rsidRDefault="009276AF" w:rsidP="005B550C">
            <w:pPr>
              <w:jc w:val="center"/>
            </w:pPr>
            <w:r w:rsidRPr="002A432C">
              <w:t>5</w:t>
            </w:r>
          </w:p>
        </w:tc>
        <w:tc>
          <w:tcPr>
            <w:tcW w:w="1275" w:type="dxa"/>
            <w:vAlign w:val="center"/>
          </w:tcPr>
          <w:p w14:paraId="7D116E38" w14:textId="77777777" w:rsidR="009276AF" w:rsidRPr="002A432C" w:rsidRDefault="009276AF" w:rsidP="005B550C">
            <w:pPr>
              <w:jc w:val="center"/>
            </w:pPr>
            <w:r w:rsidRPr="002A432C">
              <w:t>17</w:t>
            </w:r>
          </w:p>
        </w:tc>
        <w:tc>
          <w:tcPr>
            <w:tcW w:w="1735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BE662A" w14:textId="77777777" w:rsidR="009276AF" w:rsidRPr="002A432C" w:rsidRDefault="009276AF" w:rsidP="005B550C">
            <w:pPr>
              <w:jc w:val="center"/>
            </w:pPr>
            <w:proofErr w:type="spellStart"/>
            <w:r w:rsidRPr="002A432C">
              <w:t>Juste</w:t>
            </w:r>
            <w:proofErr w:type="spellEnd"/>
            <w:r w:rsidRPr="002A432C">
              <w:t xml:space="preserve"> 1996</w:t>
            </w:r>
          </w:p>
        </w:tc>
      </w:tr>
      <w:tr w:rsidR="009276AF" w:rsidRPr="009528BA" w14:paraId="673812B8" w14:textId="77777777" w:rsidTr="005B550C">
        <w:trPr>
          <w:trHeight w:val="330"/>
        </w:trPr>
        <w:tc>
          <w:tcPr>
            <w:tcW w:w="285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3EDD98" w14:textId="77777777" w:rsidR="009276AF" w:rsidRPr="002A432C" w:rsidRDefault="009276AF" w:rsidP="005B550C">
            <w:r w:rsidRPr="002A432C">
              <w:t xml:space="preserve">Pau </w:t>
            </w:r>
            <w:proofErr w:type="spellStart"/>
            <w:r w:rsidRPr="002A432C">
              <w:t>Carteira</w:t>
            </w:r>
            <w:proofErr w:type="spellEnd"/>
          </w:p>
        </w:tc>
        <w:tc>
          <w:tcPr>
            <w:tcW w:w="82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C7C38C" w14:textId="77777777" w:rsidR="009276AF" w:rsidRPr="002A432C" w:rsidRDefault="009276AF" w:rsidP="005B550C">
            <w:pPr>
              <w:jc w:val="center"/>
            </w:pPr>
            <w:r w:rsidRPr="002A432C">
              <w:t>13 (</w:t>
            </w:r>
            <w:r>
              <w:t>1</w:t>
            </w:r>
            <w:r w:rsidRPr="002A432C">
              <w:t>6)</w:t>
            </w:r>
          </w:p>
        </w:tc>
        <w:tc>
          <w:tcPr>
            <w:tcW w:w="1298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A59598" w14:textId="77777777" w:rsidR="009276AF" w:rsidRPr="002A432C" w:rsidRDefault="009276AF" w:rsidP="005B550C">
            <w:pPr>
              <w:jc w:val="center"/>
            </w:pPr>
            <w:r w:rsidRPr="002A432C">
              <w:t>0.01 (0.3)</w:t>
            </w:r>
          </w:p>
        </w:tc>
        <w:tc>
          <w:tcPr>
            <w:tcW w:w="1134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68C9D9" w14:textId="77777777" w:rsidR="009276AF" w:rsidRPr="002A432C" w:rsidRDefault="009276AF" w:rsidP="005B550C">
            <w:pPr>
              <w:jc w:val="center"/>
            </w:pPr>
            <w:r w:rsidRPr="002A432C">
              <w:t>6</w:t>
            </w:r>
          </w:p>
        </w:tc>
        <w:tc>
          <w:tcPr>
            <w:tcW w:w="1275" w:type="dxa"/>
            <w:vAlign w:val="center"/>
          </w:tcPr>
          <w:p w14:paraId="39147DAC" w14:textId="77777777" w:rsidR="009276AF" w:rsidRPr="002A432C" w:rsidRDefault="009276AF" w:rsidP="005B550C">
            <w:pPr>
              <w:jc w:val="center"/>
            </w:pPr>
            <w:r w:rsidRPr="002A432C">
              <w:t>47</w:t>
            </w:r>
          </w:p>
        </w:tc>
        <w:tc>
          <w:tcPr>
            <w:tcW w:w="1735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26026E" w14:textId="77777777" w:rsidR="009276AF" w:rsidRPr="002A432C" w:rsidRDefault="009276AF" w:rsidP="005B550C">
            <w:pPr>
              <w:jc w:val="center"/>
            </w:pPr>
          </w:p>
        </w:tc>
      </w:tr>
      <w:tr w:rsidR="009276AF" w:rsidRPr="009528BA" w14:paraId="494D1439" w14:textId="77777777" w:rsidTr="005B550C">
        <w:trPr>
          <w:trHeight w:val="330"/>
        </w:trPr>
        <w:tc>
          <w:tcPr>
            <w:tcW w:w="285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331819" w14:textId="77777777" w:rsidR="009276AF" w:rsidRPr="002A432C" w:rsidRDefault="009276AF" w:rsidP="005B550C">
            <w:pPr>
              <w:rPr>
                <w:i/>
              </w:rPr>
            </w:pPr>
            <w:proofErr w:type="spellStart"/>
            <w:r w:rsidRPr="002A432C">
              <w:rPr>
                <w:i/>
              </w:rPr>
              <w:t>Pentaclethra</w:t>
            </w:r>
            <w:proofErr w:type="spellEnd"/>
            <w:r w:rsidRPr="002A432C">
              <w:rPr>
                <w:i/>
              </w:rPr>
              <w:t xml:space="preserve"> macrophylla</w:t>
            </w:r>
          </w:p>
        </w:tc>
        <w:tc>
          <w:tcPr>
            <w:tcW w:w="82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306F91" w14:textId="77777777" w:rsidR="009276AF" w:rsidRPr="002A432C" w:rsidRDefault="009276AF" w:rsidP="005B550C">
            <w:pPr>
              <w:jc w:val="center"/>
            </w:pPr>
            <w:r w:rsidRPr="002A432C">
              <w:t>10 (12)</w:t>
            </w:r>
          </w:p>
        </w:tc>
        <w:tc>
          <w:tcPr>
            <w:tcW w:w="1298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34EA83" w14:textId="77777777" w:rsidR="009276AF" w:rsidRPr="002A432C" w:rsidRDefault="009276AF" w:rsidP="005B550C">
            <w:pPr>
              <w:jc w:val="center"/>
            </w:pPr>
            <w:r w:rsidRPr="002A432C">
              <w:t>0.04 (1)</w:t>
            </w:r>
          </w:p>
        </w:tc>
        <w:tc>
          <w:tcPr>
            <w:tcW w:w="1134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157F75" w14:textId="77777777" w:rsidR="009276AF" w:rsidRPr="002A432C" w:rsidRDefault="009276AF" w:rsidP="005B550C">
            <w:pPr>
              <w:jc w:val="center"/>
            </w:pPr>
            <w:r w:rsidRPr="002A432C">
              <w:t>16</w:t>
            </w:r>
          </w:p>
        </w:tc>
        <w:tc>
          <w:tcPr>
            <w:tcW w:w="1275" w:type="dxa"/>
            <w:vAlign w:val="center"/>
          </w:tcPr>
          <w:p w14:paraId="69C75324" w14:textId="77777777" w:rsidR="009276AF" w:rsidRPr="002A432C" w:rsidRDefault="009276AF" w:rsidP="005B550C">
            <w:pPr>
              <w:jc w:val="center"/>
            </w:pPr>
            <w:r w:rsidRPr="002A432C">
              <w:t>9.1</w:t>
            </w:r>
          </w:p>
        </w:tc>
        <w:tc>
          <w:tcPr>
            <w:tcW w:w="1735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CD694B" w14:textId="77777777" w:rsidR="009276AF" w:rsidRPr="002A432C" w:rsidRDefault="009276AF" w:rsidP="005B550C">
            <w:pPr>
              <w:jc w:val="center"/>
            </w:pPr>
          </w:p>
        </w:tc>
      </w:tr>
      <w:tr w:rsidR="009276AF" w:rsidRPr="009528BA" w14:paraId="2F52D364" w14:textId="77777777" w:rsidTr="005B550C">
        <w:trPr>
          <w:trHeight w:val="330"/>
        </w:trPr>
        <w:tc>
          <w:tcPr>
            <w:tcW w:w="285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0DAE78" w14:textId="77777777" w:rsidR="009276AF" w:rsidRPr="002A432C" w:rsidRDefault="009276AF" w:rsidP="005B550C">
            <w:proofErr w:type="spellStart"/>
            <w:r w:rsidRPr="002A432C">
              <w:t>Gogo</w:t>
            </w:r>
            <w:proofErr w:type="spellEnd"/>
            <w:r w:rsidRPr="002A432C">
              <w:t xml:space="preserve"> Bravo</w:t>
            </w:r>
          </w:p>
        </w:tc>
        <w:tc>
          <w:tcPr>
            <w:tcW w:w="82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EAEA52" w14:textId="77777777" w:rsidR="009276AF" w:rsidRPr="002A432C" w:rsidRDefault="009276AF" w:rsidP="005B550C">
            <w:pPr>
              <w:jc w:val="center"/>
            </w:pPr>
            <w:r w:rsidRPr="002A432C">
              <w:t>6 (7)</w:t>
            </w:r>
          </w:p>
        </w:tc>
        <w:tc>
          <w:tcPr>
            <w:tcW w:w="1298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2BEC28" w14:textId="77777777" w:rsidR="009276AF" w:rsidRPr="002A432C" w:rsidRDefault="009276AF" w:rsidP="005B550C">
            <w:pPr>
              <w:jc w:val="center"/>
            </w:pPr>
            <w:r w:rsidRPr="002A432C">
              <w:t>0</w:t>
            </w:r>
          </w:p>
        </w:tc>
        <w:tc>
          <w:tcPr>
            <w:tcW w:w="1134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0FA65A" w14:textId="77777777" w:rsidR="009276AF" w:rsidRPr="002A432C" w:rsidRDefault="009276AF" w:rsidP="005B550C">
            <w:pPr>
              <w:jc w:val="center"/>
            </w:pPr>
            <w:r w:rsidRPr="002A432C">
              <w:t>4</w:t>
            </w:r>
          </w:p>
        </w:tc>
        <w:tc>
          <w:tcPr>
            <w:tcW w:w="1275" w:type="dxa"/>
            <w:vAlign w:val="center"/>
          </w:tcPr>
          <w:p w14:paraId="6A6DBE9B" w14:textId="77777777" w:rsidR="009276AF" w:rsidRPr="002A432C" w:rsidRDefault="009276AF" w:rsidP="005B550C">
            <w:pPr>
              <w:jc w:val="center"/>
            </w:pPr>
            <w:r w:rsidRPr="002A432C">
              <w:t>0</w:t>
            </w:r>
          </w:p>
        </w:tc>
        <w:tc>
          <w:tcPr>
            <w:tcW w:w="1735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364070" w14:textId="77777777" w:rsidR="009276AF" w:rsidRPr="002A432C" w:rsidRDefault="009276AF" w:rsidP="005B550C">
            <w:pPr>
              <w:jc w:val="center"/>
            </w:pPr>
          </w:p>
        </w:tc>
      </w:tr>
      <w:tr w:rsidR="009276AF" w:rsidRPr="009528BA" w14:paraId="660C62E7" w14:textId="77777777" w:rsidTr="005B550C">
        <w:trPr>
          <w:trHeight w:val="330"/>
        </w:trPr>
        <w:tc>
          <w:tcPr>
            <w:tcW w:w="285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8480D7" w14:textId="77777777" w:rsidR="009276AF" w:rsidRPr="002A432C" w:rsidRDefault="009276AF" w:rsidP="005B550C">
            <w:pPr>
              <w:rPr>
                <w:i/>
              </w:rPr>
            </w:pPr>
            <w:proofErr w:type="spellStart"/>
            <w:r w:rsidRPr="002A432C">
              <w:rPr>
                <w:i/>
              </w:rPr>
              <w:t>Zanthoxylum</w:t>
            </w:r>
            <w:proofErr w:type="spellEnd"/>
            <w:r w:rsidRPr="002A432C">
              <w:rPr>
                <w:i/>
              </w:rPr>
              <w:t xml:space="preserve"> </w:t>
            </w:r>
            <w:proofErr w:type="spellStart"/>
            <w:r w:rsidRPr="002A432C">
              <w:rPr>
                <w:i/>
              </w:rPr>
              <w:t>gilletii</w:t>
            </w:r>
            <w:proofErr w:type="spellEnd"/>
          </w:p>
        </w:tc>
        <w:tc>
          <w:tcPr>
            <w:tcW w:w="82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4F85F5" w14:textId="77777777" w:rsidR="009276AF" w:rsidRPr="002A432C" w:rsidRDefault="009276AF" w:rsidP="005B550C">
            <w:pPr>
              <w:jc w:val="center"/>
            </w:pPr>
            <w:r>
              <w:t>4 (</w:t>
            </w:r>
            <w:r w:rsidRPr="002A432C">
              <w:t>5)</w:t>
            </w:r>
          </w:p>
        </w:tc>
        <w:tc>
          <w:tcPr>
            <w:tcW w:w="1298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D2D746" w14:textId="77777777" w:rsidR="009276AF" w:rsidRPr="002A432C" w:rsidRDefault="009276AF" w:rsidP="005B550C">
            <w:pPr>
              <w:jc w:val="center"/>
            </w:pPr>
            <w:r w:rsidRPr="002A432C">
              <w:t>0.01 (1)</w:t>
            </w:r>
          </w:p>
        </w:tc>
        <w:tc>
          <w:tcPr>
            <w:tcW w:w="1134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999F61" w14:textId="77777777" w:rsidR="009276AF" w:rsidRPr="002A432C" w:rsidRDefault="009276AF" w:rsidP="005B550C">
            <w:pPr>
              <w:jc w:val="center"/>
            </w:pPr>
            <w:r w:rsidRPr="002A432C">
              <w:t>9</w:t>
            </w:r>
          </w:p>
        </w:tc>
        <w:tc>
          <w:tcPr>
            <w:tcW w:w="1275" w:type="dxa"/>
            <w:vAlign w:val="center"/>
          </w:tcPr>
          <w:p w14:paraId="298404F6" w14:textId="77777777" w:rsidR="009276AF" w:rsidRPr="002A432C" w:rsidRDefault="009276AF" w:rsidP="005B550C">
            <w:pPr>
              <w:jc w:val="center"/>
            </w:pPr>
            <w:r w:rsidRPr="002A432C">
              <w:t>15</w:t>
            </w:r>
          </w:p>
        </w:tc>
        <w:tc>
          <w:tcPr>
            <w:tcW w:w="1735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BF1819" w14:textId="77777777" w:rsidR="009276AF" w:rsidRPr="002A432C" w:rsidRDefault="009276AF" w:rsidP="005B550C">
            <w:pPr>
              <w:jc w:val="center"/>
            </w:pPr>
            <w:proofErr w:type="spellStart"/>
            <w:r w:rsidRPr="002A432C">
              <w:t>Juste</w:t>
            </w:r>
            <w:proofErr w:type="spellEnd"/>
            <w:r w:rsidRPr="002A432C">
              <w:t xml:space="preserve"> 1996</w:t>
            </w:r>
          </w:p>
        </w:tc>
      </w:tr>
      <w:tr w:rsidR="009276AF" w:rsidRPr="009528BA" w14:paraId="269DC250" w14:textId="77777777" w:rsidTr="005B550C">
        <w:trPr>
          <w:trHeight w:val="330"/>
        </w:trPr>
        <w:tc>
          <w:tcPr>
            <w:tcW w:w="285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3B205F" w14:textId="77777777" w:rsidR="009276AF" w:rsidRPr="002A432C" w:rsidRDefault="009276AF" w:rsidP="005B550C">
            <w:pPr>
              <w:rPr>
                <w:i/>
              </w:rPr>
            </w:pPr>
            <w:proofErr w:type="spellStart"/>
            <w:r w:rsidRPr="002A432C">
              <w:rPr>
                <w:i/>
              </w:rPr>
              <w:t>Santiria</w:t>
            </w:r>
            <w:proofErr w:type="spellEnd"/>
            <w:r w:rsidRPr="002A432C">
              <w:rPr>
                <w:i/>
              </w:rPr>
              <w:t xml:space="preserve"> </w:t>
            </w:r>
            <w:proofErr w:type="spellStart"/>
            <w:r w:rsidRPr="002A432C">
              <w:rPr>
                <w:i/>
              </w:rPr>
              <w:t>trimera</w:t>
            </w:r>
            <w:proofErr w:type="spellEnd"/>
          </w:p>
        </w:tc>
        <w:tc>
          <w:tcPr>
            <w:tcW w:w="82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5597ED" w14:textId="77777777" w:rsidR="009276AF" w:rsidRPr="002A432C" w:rsidRDefault="009276AF" w:rsidP="005B550C">
            <w:pPr>
              <w:jc w:val="center"/>
            </w:pPr>
            <w:r w:rsidRPr="002A432C">
              <w:t>2 (2)</w:t>
            </w:r>
          </w:p>
        </w:tc>
        <w:tc>
          <w:tcPr>
            <w:tcW w:w="1298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B260DF" w14:textId="77777777" w:rsidR="009276AF" w:rsidRPr="002A432C" w:rsidRDefault="009276AF" w:rsidP="005B550C">
            <w:pPr>
              <w:jc w:val="center"/>
            </w:pPr>
            <w:r w:rsidRPr="002A432C">
              <w:t>0.01 (1)</w:t>
            </w:r>
          </w:p>
        </w:tc>
        <w:tc>
          <w:tcPr>
            <w:tcW w:w="1134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3B3BEE" w14:textId="77777777" w:rsidR="009276AF" w:rsidRPr="002A432C" w:rsidRDefault="009276AF" w:rsidP="005B550C">
            <w:pPr>
              <w:jc w:val="center"/>
            </w:pPr>
            <w:r w:rsidRPr="002A432C">
              <w:t>6</w:t>
            </w:r>
          </w:p>
        </w:tc>
        <w:tc>
          <w:tcPr>
            <w:tcW w:w="1275" w:type="dxa"/>
            <w:vAlign w:val="center"/>
          </w:tcPr>
          <w:p w14:paraId="2E76E909" w14:textId="77777777" w:rsidR="009276AF" w:rsidRPr="002A432C" w:rsidRDefault="009276AF" w:rsidP="005B550C">
            <w:pPr>
              <w:jc w:val="center"/>
            </w:pPr>
            <w:r w:rsidRPr="002A432C">
              <w:t>7.3</w:t>
            </w:r>
          </w:p>
        </w:tc>
        <w:tc>
          <w:tcPr>
            <w:tcW w:w="1735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D6D45D" w14:textId="77777777" w:rsidR="009276AF" w:rsidRPr="002A432C" w:rsidRDefault="009276AF" w:rsidP="005B550C">
            <w:pPr>
              <w:jc w:val="center"/>
            </w:pPr>
          </w:p>
        </w:tc>
      </w:tr>
      <w:tr w:rsidR="009276AF" w:rsidRPr="009528BA" w14:paraId="61176C24" w14:textId="77777777" w:rsidTr="005B550C">
        <w:trPr>
          <w:trHeight w:val="330"/>
        </w:trPr>
        <w:tc>
          <w:tcPr>
            <w:tcW w:w="285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343854" w14:textId="77777777" w:rsidR="009276AF" w:rsidRPr="002A432C" w:rsidRDefault="009276AF" w:rsidP="005B550C">
            <w:pPr>
              <w:rPr>
                <w:i/>
              </w:rPr>
            </w:pPr>
            <w:r w:rsidRPr="002A432C">
              <w:rPr>
                <w:i/>
              </w:rPr>
              <w:t xml:space="preserve">Dracaena </w:t>
            </w:r>
            <w:proofErr w:type="spellStart"/>
            <w:r w:rsidRPr="002A432C">
              <w:rPr>
                <w:i/>
              </w:rPr>
              <w:t>arborea</w:t>
            </w:r>
            <w:proofErr w:type="spellEnd"/>
          </w:p>
        </w:tc>
        <w:tc>
          <w:tcPr>
            <w:tcW w:w="82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61AA03" w14:textId="77777777" w:rsidR="009276AF" w:rsidRPr="002A432C" w:rsidRDefault="009276AF" w:rsidP="005B550C">
            <w:pPr>
              <w:jc w:val="center"/>
            </w:pPr>
            <w:r w:rsidRPr="002A432C">
              <w:t>1 (1)</w:t>
            </w:r>
          </w:p>
        </w:tc>
        <w:tc>
          <w:tcPr>
            <w:tcW w:w="1298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C3F11B" w14:textId="77777777" w:rsidR="009276AF" w:rsidRPr="002A432C" w:rsidRDefault="009276AF" w:rsidP="005B550C">
            <w:pPr>
              <w:jc w:val="center"/>
            </w:pPr>
            <w:r w:rsidRPr="002A432C">
              <w:t>0</w:t>
            </w:r>
          </w:p>
        </w:tc>
        <w:tc>
          <w:tcPr>
            <w:tcW w:w="1134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05859B" w14:textId="77777777" w:rsidR="009276AF" w:rsidRPr="002A432C" w:rsidRDefault="009276AF" w:rsidP="005B550C">
            <w:pPr>
              <w:jc w:val="center"/>
            </w:pPr>
            <w:r w:rsidRPr="002A432C">
              <w:t>2</w:t>
            </w:r>
          </w:p>
        </w:tc>
        <w:tc>
          <w:tcPr>
            <w:tcW w:w="1275" w:type="dxa"/>
            <w:vAlign w:val="center"/>
          </w:tcPr>
          <w:p w14:paraId="2EE35B42" w14:textId="77777777" w:rsidR="009276AF" w:rsidRPr="002A432C" w:rsidRDefault="009276AF" w:rsidP="005B550C">
            <w:pPr>
              <w:jc w:val="center"/>
            </w:pPr>
            <w:r w:rsidRPr="002A432C">
              <w:t>0</w:t>
            </w:r>
          </w:p>
        </w:tc>
        <w:tc>
          <w:tcPr>
            <w:tcW w:w="1735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30C58C" w14:textId="77777777" w:rsidR="009276AF" w:rsidRPr="002A432C" w:rsidRDefault="009276AF" w:rsidP="005B550C">
            <w:pPr>
              <w:jc w:val="center"/>
            </w:pPr>
          </w:p>
        </w:tc>
      </w:tr>
      <w:tr w:rsidR="009276AF" w:rsidRPr="009528BA" w14:paraId="4501D97A" w14:textId="77777777" w:rsidTr="005B550C">
        <w:trPr>
          <w:trHeight w:val="330"/>
        </w:trPr>
        <w:tc>
          <w:tcPr>
            <w:tcW w:w="285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9C8A93" w14:textId="77777777" w:rsidR="009276AF" w:rsidRPr="002A432C" w:rsidRDefault="009276AF" w:rsidP="005B550C">
            <w:pPr>
              <w:rPr>
                <w:i/>
              </w:rPr>
            </w:pPr>
            <w:proofErr w:type="spellStart"/>
            <w:r w:rsidRPr="002A432C">
              <w:rPr>
                <w:i/>
              </w:rPr>
              <w:t>Pauridiantha</w:t>
            </w:r>
            <w:proofErr w:type="spellEnd"/>
            <w:r w:rsidRPr="002A432C">
              <w:rPr>
                <w:i/>
              </w:rPr>
              <w:t xml:space="preserve"> floribunda</w:t>
            </w:r>
          </w:p>
        </w:tc>
        <w:tc>
          <w:tcPr>
            <w:tcW w:w="82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7D2004" w14:textId="77777777" w:rsidR="009276AF" w:rsidRPr="002A432C" w:rsidRDefault="009276AF" w:rsidP="005B550C">
            <w:pPr>
              <w:jc w:val="center"/>
            </w:pPr>
            <w:r w:rsidRPr="002A432C">
              <w:t>1 (1)</w:t>
            </w:r>
          </w:p>
        </w:tc>
        <w:tc>
          <w:tcPr>
            <w:tcW w:w="1298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420188" w14:textId="77777777" w:rsidR="009276AF" w:rsidRPr="002A432C" w:rsidRDefault="009276AF" w:rsidP="005B550C">
            <w:pPr>
              <w:jc w:val="center"/>
            </w:pPr>
            <w:r w:rsidRPr="002A432C">
              <w:t>0</w:t>
            </w:r>
          </w:p>
        </w:tc>
        <w:tc>
          <w:tcPr>
            <w:tcW w:w="1134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41B491" w14:textId="77777777" w:rsidR="009276AF" w:rsidRPr="002A432C" w:rsidRDefault="009276AF" w:rsidP="005B550C">
            <w:pPr>
              <w:jc w:val="center"/>
            </w:pPr>
            <w:r w:rsidRPr="002A432C">
              <w:t>18</w:t>
            </w:r>
          </w:p>
        </w:tc>
        <w:tc>
          <w:tcPr>
            <w:tcW w:w="1275" w:type="dxa"/>
            <w:vAlign w:val="center"/>
          </w:tcPr>
          <w:p w14:paraId="53B909AC" w14:textId="77777777" w:rsidR="009276AF" w:rsidRPr="002A432C" w:rsidRDefault="009276AF" w:rsidP="005B550C">
            <w:pPr>
              <w:jc w:val="center"/>
            </w:pPr>
            <w:r w:rsidRPr="002A432C">
              <w:t>0</w:t>
            </w:r>
          </w:p>
        </w:tc>
        <w:tc>
          <w:tcPr>
            <w:tcW w:w="1735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B4F402" w14:textId="77777777" w:rsidR="009276AF" w:rsidRPr="002A432C" w:rsidRDefault="009276AF" w:rsidP="005B550C">
            <w:pPr>
              <w:jc w:val="center"/>
            </w:pPr>
          </w:p>
        </w:tc>
      </w:tr>
      <w:tr w:rsidR="009276AF" w:rsidRPr="009528BA" w14:paraId="6EB3250B" w14:textId="77777777" w:rsidTr="005B550C">
        <w:trPr>
          <w:trHeight w:val="330"/>
        </w:trPr>
        <w:tc>
          <w:tcPr>
            <w:tcW w:w="285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00F4C2" w14:textId="77777777" w:rsidR="009276AF" w:rsidRPr="002A432C" w:rsidRDefault="009276AF" w:rsidP="005B550C">
            <w:r w:rsidRPr="002A432C">
              <w:t xml:space="preserve">Pau </w:t>
            </w:r>
            <w:proofErr w:type="spellStart"/>
            <w:r w:rsidRPr="002A432C">
              <w:t>Candeia</w:t>
            </w:r>
            <w:proofErr w:type="spellEnd"/>
            <w:r w:rsidRPr="002A432C">
              <w:t xml:space="preserve"> </w:t>
            </w:r>
          </w:p>
        </w:tc>
        <w:tc>
          <w:tcPr>
            <w:tcW w:w="82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BAB5B5" w14:textId="77777777" w:rsidR="009276AF" w:rsidRPr="002A432C" w:rsidRDefault="009276AF" w:rsidP="005B550C">
            <w:pPr>
              <w:jc w:val="center"/>
            </w:pPr>
            <w:r w:rsidRPr="002A432C">
              <w:t>1 (1)</w:t>
            </w:r>
          </w:p>
        </w:tc>
        <w:tc>
          <w:tcPr>
            <w:tcW w:w="1298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D9A4B7" w14:textId="77777777" w:rsidR="009276AF" w:rsidRPr="002A432C" w:rsidRDefault="009276AF" w:rsidP="005B550C">
            <w:pPr>
              <w:jc w:val="center"/>
            </w:pPr>
            <w:r w:rsidRPr="002A432C">
              <w:t>0</w:t>
            </w:r>
          </w:p>
        </w:tc>
        <w:tc>
          <w:tcPr>
            <w:tcW w:w="1134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90D0A8" w14:textId="77777777" w:rsidR="009276AF" w:rsidRPr="002A432C" w:rsidRDefault="009276AF" w:rsidP="005B550C">
            <w:pPr>
              <w:jc w:val="center"/>
            </w:pPr>
            <w:r w:rsidRPr="002A432C">
              <w:t>4</w:t>
            </w:r>
          </w:p>
        </w:tc>
        <w:tc>
          <w:tcPr>
            <w:tcW w:w="1275" w:type="dxa"/>
            <w:vAlign w:val="center"/>
          </w:tcPr>
          <w:p w14:paraId="41A17E25" w14:textId="77777777" w:rsidR="009276AF" w:rsidRPr="002A432C" w:rsidRDefault="009276AF" w:rsidP="005B550C">
            <w:pPr>
              <w:jc w:val="center"/>
            </w:pPr>
            <w:r w:rsidRPr="002A432C">
              <w:t>0</w:t>
            </w:r>
          </w:p>
        </w:tc>
        <w:tc>
          <w:tcPr>
            <w:tcW w:w="1735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71255C" w14:textId="77777777" w:rsidR="009276AF" w:rsidRPr="002A432C" w:rsidRDefault="009276AF" w:rsidP="005B550C">
            <w:pPr>
              <w:jc w:val="center"/>
            </w:pPr>
          </w:p>
        </w:tc>
      </w:tr>
      <w:tr w:rsidR="009276AF" w:rsidRPr="009528BA" w14:paraId="7F93D5BC" w14:textId="77777777" w:rsidTr="005B550C">
        <w:trPr>
          <w:trHeight w:val="330"/>
        </w:trPr>
        <w:tc>
          <w:tcPr>
            <w:tcW w:w="285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A1031E" w14:textId="77777777" w:rsidR="009276AF" w:rsidRPr="002A432C" w:rsidRDefault="009276AF" w:rsidP="005B550C">
            <w:pPr>
              <w:rPr>
                <w:i/>
                <w:color w:val="000000"/>
              </w:rPr>
            </w:pPr>
            <w:proofErr w:type="spellStart"/>
            <w:r w:rsidRPr="002A432C">
              <w:rPr>
                <w:i/>
              </w:rPr>
              <w:t>Polyalthia</w:t>
            </w:r>
            <w:proofErr w:type="spellEnd"/>
            <w:r w:rsidRPr="002A432C">
              <w:rPr>
                <w:i/>
              </w:rPr>
              <w:t xml:space="preserve"> </w:t>
            </w:r>
            <w:proofErr w:type="spellStart"/>
            <w:r w:rsidRPr="002A432C">
              <w:rPr>
                <w:i/>
              </w:rPr>
              <w:t>oliveri</w:t>
            </w:r>
            <w:proofErr w:type="spellEnd"/>
          </w:p>
        </w:tc>
        <w:tc>
          <w:tcPr>
            <w:tcW w:w="82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0173EF" w14:textId="77777777" w:rsidR="009276AF" w:rsidRPr="002A432C" w:rsidRDefault="009276AF" w:rsidP="005B550C">
            <w:pPr>
              <w:jc w:val="center"/>
            </w:pPr>
            <w:r w:rsidRPr="002A432C">
              <w:t>1 (1)</w:t>
            </w:r>
          </w:p>
        </w:tc>
        <w:tc>
          <w:tcPr>
            <w:tcW w:w="1298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C97018" w14:textId="77777777" w:rsidR="009276AF" w:rsidRPr="002A432C" w:rsidRDefault="009276AF" w:rsidP="005B550C">
            <w:pPr>
              <w:jc w:val="center"/>
            </w:pPr>
            <w:r w:rsidRPr="002A432C">
              <w:t>0</w:t>
            </w:r>
          </w:p>
        </w:tc>
        <w:tc>
          <w:tcPr>
            <w:tcW w:w="1134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DDFB25" w14:textId="77777777" w:rsidR="009276AF" w:rsidRPr="002A432C" w:rsidRDefault="009276AF" w:rsidP="005B550C">
            <w:pPr>
              <w:jc w:val="center"/>
            </w:pPr>
            <w:r w:rsidRPr="002A432C">
              <w:t>2</w:t>
            </w:r>
          </w:p>
        </w:tc>
        <w:tc>
          <w:tcPr>
            <w:tcW w:w="1275" w:type="dxa"/>
            <w:vAlign w:val="center"/>
          </w:tcPr>
          <w:p w14:paraId="07F89DA6" w14:textId="77777777" w:rsidR="009276AF" w:rsidRPr="002A432C" w:rsidRDefault="009276AF" w:rsidP="005B550C">
            <w:pPr>
              <w:jc w:val="center"/>
            </w:pPr>
            <w:r w:rsidRPr="002A432C">
              <w:t>0</w:t>
            </w:r>
          </w:p>
        </w:tc>
        <w:tc>
          <w:tcPr>
            <w:tcW w:w="1735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C4AFA9" w14:textId="77777777" w:rsidR="009276AF" w:rsidRPr="002A432C" w:rsidRDefault="009276AF" w:rsidP="005B550C">
            <w:pPr>
              <w:jc w:val="center"/>
            </w:pPr>
          </w:p>
        </w:tc>
      </w:tr>
      <w:tr w:rsidR="009276AF" w:rsidRPr="009528BA" w14:paraId="125A962B" w14:textId="77777777" w:rsidTr="005B550C">
        <w:trPr>
          <w:trHeight w:val="330"/>
        </w:trPr>
        <w:tc>
          <w:tcPr>
            <w:tcW w:w="285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7B8A5A" w14:textId="77777777" w:rsidR="009276AF" w:rsidRPr="002A432C" w:rsidRDefault="009276AF" w:rsidP="005B550C">
            <w:pPr>
              <w:rPr>
                <w:i/>
              </w:rPr>
            </w:pPr>
            <w:proofErr w:type="spellStart"/>
            <w:r w:rsidRPr="002A432C">
              <w:rPr>
                <w:i/>
              </w:rPr>
              <w:t>Pseudospondias</w:t>
            </w:r>
            <w:proofErr w:type="spellEnd"/>
            <w:r w:rsidRPr="002A432C">
              <w:rPr>
                <w:i/>
              </w:rPr>
              <w:t xml:space="preserve"> </w:t>
            </w:r>
            <w:proofErr w:type="spellStart"/>
            <w:r w:rsidRPr="002A432C">
              <w:rPr>
                <w:i/>
              </w:rPr>
              <w:t>microcarpa</w:t>
            </w:r>
            <w:proofErr w:type="spellEnd"/>
          </w:p>
        </w:tc>
        <w:tc>
          <w:tcPr>
            <w:tcW w:w="82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777EAE" w14:textId="77777777" w:rsidR="009276AF" w:rsidRPr="002A432C" w:rsidRDefault="009276AF" w:rsidP="005B550C">
            <w:pPr>
              <w:jc w:val="center"/>
            </w:pPr>
            <w:r w:rsidRPr="002A432C">
              <w:t>1 (1)</w:t>
            </w:r>
          </w:p>
        </w:tc>
        <w:tc>
          <w:tcPr>
            <w:tcW w:w="1298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43A6D6" w14:textId="77777777" w:rsidR="009276AF" w:rsidRPr="002A432C" w:rsidRDefault="009276AF" w:rsidP="005B550C">
            <w:pPr>
              <w:jc w:val="center"/>
            </w:pPr>
            <w:r w:rsidRPr="002A432C">
              <w:t>0</w:t>
            </w:r>
          </w:p>
        </w:tc>
        <w:tc>
          <w:tcPr>
            <w:tcW w:w="1134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644079" w14:textId="77777777" w:rsidR="009276AF" w:rsidRPr="002A432C" w:rsidRDefault="009276AF" w:rsidP="005B550C">
            <w:pPr>
              <w:jc w:val="center"/>
            </w:pPr>
            <w:r w:rsidRPr="002A432C">
              <w:t>4</w:t>
            </w:r>
          </w:p>
        </w:tc>
        <w:tc>
          <w:tcPr>
            <w:tcW w:w="1275" w:type="dxa"/>
            <w:vAlign w:val="center"/>
          </w:tcPr>
          <w:p w14:paraId="0D0A4EE8" w14:textId="77777777" w:rsidR="009276AF" w:rsidRPr="002A432C" w:rsidRDefault="009276AF" w:rsidP="005B550C">
            <w:pPr>
              <w:jc w:val="center"/>
            </w:pPr>
            <w:r w:rsidRPr="002A432C">
              <w:t>0</w:t>
            </w:r>
          </w:p>
        </w:tc>
        <w:tc>
          <w:tcPr>
            <w:tcW w:w="1735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81D1CD" w14:textId="77777777" w:rsidR="009276AF" w:rsidRPr="002A432C" w:rsidRDefault="009276AF" w:rsidP="005B550C">
            <w:pPr>
              <w:jc w:val="center"/>
            </w:pPr>
          </w:p>
        </w:tc>
      </w:tr>
      <w:tr w:rsidR="009276AF" w:rsidRPr="009528BA" w14:paraId="3514FCF6" w14:textId="77777777" w:rsidTr="005B550C">
        <w:trPr>
          <w:trHeight w:val="330"/>
        </w:trPr>
        <w:tc>
          <w:tcPr>
            <w:tcW w:w="285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3FAA4A" w14:textId="77777777" w:rsidR="009276AF" w:rsidRPr="002A432C" w:rsidRDefault="009276AF" w:rsidP="005B550C">
            <w:proofErr w:type="spellStart"/>
            <w:r w:rsidRPr="002A432C">
              <w:t>Xili</w:t>
            </w:r>
            <w:proofErr w:type="spellEnd"/>
            <w:r w:rsidRPr="002A432C">
              <w:t xml:space="preserve"> </w:t>
            </w:r>
            <w:proofErr w:type="spellStart"/>
            <w:r>
              <w:t>X</w:t>
            </w:r>
            <w:r w:rsidRPr="002A432C">
              <w:t>ili</w:t>
            </w:r>
            <w:proofErr w:type="spellEnd"/>
          </w:p>
        </w:tc>
        <w:tc>
          <w:tcPr>
            <w:tcW w:w="82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74BB56" w14:textId="77777777" w:rsidR="009276AF" w:rsidRPr="002A432C" w:rsidRDefault="009276AF" w:rsidP="005B550C">
            <w:pPr>
              <w:jc w:val="center"/>
            </w:pPr>
            <w:r w:rsidRPr="002A432C">
              <w:t>1 (1)</w:t>
            </w:r>
          </w:p>
        </w:tc>
        <w:tc>
          <w:tcPr>
            <w:tcW w:w="1298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43C603" w14:textId="77777777" w:rsidR="009276AF" w:rsidRPr="002A432C" w:rsidRDefault="009276AF" w:rsidP="005B550C">
            <w:pPr>
              <w:jc w:val="center"/>
            </w:pPr>
            <w:r w:rsidRPr="002A432C">
              <w:t>0</w:t>
            </w:r>
          </w:p>
        </w:tc>
        <w:tc>
          <w:tcPr>
            <w:tcW w:w="1134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1006A0" w14:textId="77777777" w:rsidR="009276AF" w:rsidRPr="002A432C" w:rsidRDefault="009276AF" w:rsidP="005B550C">
            <w:pPr>
              <w:jc w:val="center"/>
            </w:pPr>
            <w:r w:rsidRPr="002A432C">
              <w:t>14</w:t>
            </w:r>
          </w:p>
        </w:tc>
        <w:tc>
          <w:tcPr>
            <w:tcW w:w="1275" w:type="dxa"/>
            <w:vAlign w:val="center"/>
          </w:tcPr>
          <w:p w14:paraId="6ADB2867" w14:textId="77777777" w:rsidR="009276AF" w:rsidRPr="002A432C" w:rsidRDefault="009276AF" w:rsidP="005B550C">
            <w:pPr>
              <w:jc w:val="center"/>
            </w:pPr>
            <w:r w:rsidRPr="002A432C">
              <w:t>0</w:t>
            </w:r>
          </w:p>
        </w:tc>
        <w:tc>
          <w:tcPr>
            <w:tcW w:w="1735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A9E722" w14:textId="77777777" w:rsidR="009276AF" w:rsidRPr="002A432C" w:rsidRDefault="009276AF" w:rsidP="005B550C">
            <w:pPr>
              <w:jc w:val="center"/>
            </w:pPr>
          </w:p>
        </w:tc>
      </w:tr>
      <w:tr w:rsidR="009276AF" w:rsidRPr="009528BA" w14:paraId="5E31A295" w14:textId="77777777" w:rsidTr="005B550C">
        <w:trPr>
          <w:trHeight w:val="330"/>
        </w:trPr>
        <w:tc>
          <w:tcPr>
            <w:tcW w:w="2850" w:type="dxa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393BB8" w14:textId="77777777" w:rsidR="009276AF" w:rsidRPr="002A432C" w:rsidRDefault="009276AF" w:rsidP="005B550C">
            <w:pPr>
              <w:rPr>
                <w:i/>
              </w:rPr>
            </w:pPr>
            <w:proofErr w:type="spellStart"/>
            <w:r w:rsidRPr="002A432C">
              <w:rPr>
                <w:i/>
              </w:rPr>
              <w:t>Milicia</w:t>
            </w:r>
            <w:proofErr w:type="spellEnd"/>
            <w:r w:rsidRPr="002A432C">
              <w:rPr>
                <w:i/>
              </w:rPr>
              <w:t xml:space="preserve"> </w:t>
            </w:r>
            <w:proofErr w:type="spellStart"/>
            <w:r w:rsidRPr="002A432C">
              <w:rPr>
                <w:i/>
              </w:rPr>
              <w:t>excelsa</w:t>
            </w:r>
            <w:proofErr w:type="spellEnd"/>
          </w:p>
        </w:tc>
        <w:tc>
          <w:tcPr>
            <w:tcW w:w="829" w:type="dxa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B4A6DD" w14:textId="77777777" w:rsidR="009276AF" w:rsidRPr="002A432C" w:rsidRDefault="009276AF" w:rsidP="005B550C">
            <w:pPr>
              <w:jc w:val="center"/>
            </w:pPr>
            <w:r w:rsidRPr="002A432C">
              <w:t>0</w:t>
            </w:r>
          </w:p>
        </w:tc>
        <w:tc>
          <w:tcPr>
            <w:tcW w:w="1298" w:type="dxa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72156C" w14:textId="77777777" w:rsidR="009276AF" w:rsidRPr="002A432C" w:rsidRDefault="009276AF" w:rsidP="005B550C">
            <w:pPr>
              <w:jc w:val="center"/>
            </w:pPr>
            <w:r w:rsidRPr="002A432C">
              <w:t>0.02 (0.7)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ACAADD" w14:textId="77777777" w:rsidR="009276AF" w:rsidRPr="002A432C" w:rsidRDefault="009276AF" w:rsidP="005B550C">
            <w:pPr>
              <w:jc w:val="center"/>
            </w:pPr>
            <w:r w:rsidRPr="002A432C">
              <w:t>3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center"/>
          </w:tcPr>
          <w:p w14:paraId="0E239B38" w14:textId="77777777" w:rsidR="009276AF" w:rsidRPr="002A432C" w:rsidRDefault="009276AF" w:rsidP="005B550C">
            <w:pPr>
              <w:jc w:val="center"/>
            </w:pPr>
            <w:proofErr w:type="spellStart"/>
            <w:r w:rsidRPr="002A432C">
              <w:t>n.a.</w:t>
            </w:r>
            <w:proofErr w:type="spellEnd"/>
          </w:p>
        </w:tc>
        <w:tc>
          <w:tcPr>
            <w:tcW w:w="1735" w:type="dxa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0674A6" w14:textId="77777777" w:rsidR="009276AF" w:rsidRPr="002A432C" w:rsidRDefault="009276AF" w:rsidP="005B550C">
            <w:pPr>
              <w:jc w:val="center"/>
            </w:pPr>
            <w:proofErr w:type="spellStart"/>
            <w:r w:rsidRPr="002A432C">
              <w:t>Juste</w:t>
            </w:r>
            <w:proofErr w:type="spellEnd"/>
            <w:r w:rsidRPr="002A432C">
              <w:t xml:space="preserve"> 1996</w:t>
            </w:r>
          </w:p>
          <w:p w14:paraId="1DB5B01A" w14:textId="77777777" w:rsidR="009276AF" w:rsidRPr="002A432C" w:rsidRDefault="009276AF" w:rsidP="005B550C">
            <w:pPr>
              <w:jc w:val="center"/>
            </w:pPr>
            <w:proofErr w:type="spellStart"/>
            <w:r w:rsidRPr="002A432C">
              <w:t>D</w:t>
            </w:r>
            <w:r>
              <w:t>ä</w:t>
            </w:r>
            <w:r w:rsidRPr="002A432C">
              <w:t>ndliker</w:t>
            </w:r>
            <w:proofErr w:type="spellEnd"/>
            <w:r w:rsidRPr="002A432C">
              <w:t xml:space="preserve"> 1992</w:t>
            </w:r>
          </w:p>
        </w:tc>
      </w:tr>
    </w:tbl>
    <w:bookmarkEnd w:id="1"/>
    <w:p w14:paraId="31371B1D" w14:textId="77777777" w:rsidR="00957EB3" w:rsidRDefault="009276AF" w:rsidP="00957EB3">
      <w:pPr>
        <w:pStyle w:val="EndNoteBibliography"/>
        <w:spacing w:line="240" w:lineRule="auto"/>
      </w:pPr>
      <w:r w:rsidRPr="00560934">
        <w:rPr>
          <w:vertAlign w:val="superscript"/>
        </w:rPr>
        <w:t>a</w:t>
      </w:r>
      <w:r>
        <w:t xml:space="preserve"> N</w:t>
      </w:r>
      <w:r w:rsidRPr="00560934">
        <w:t>umber of nests found in each species (and percentage of total number of nests examined)</w:t>
      </w:r>
      <w:r>
        <w:t>;</w:t>
      </w:r>
      <w:r w:rsidRPr="00560934">
        <w:t xml:space="preserve"> </w:t>
      </w:r>
      <w:r w:rsidRPr="00560934">
        <w:rPr>
          <w:vertAlign w:val="superscript"/>
        </w:rPr>
        <w:t xml:space="preserve">b </w:t>
      </w:r>
      <w:r>
        <w:t>A</w:t>
      </w:r>
      <w:r w:rsidRPr="00560934">
        <w:t xml:space="preserve">vailability’ of each species on Príncipe calculated as mean number of trees suitable for </w:t>
      </w:r>
      <w:r w:rsidRPr="005E7A39">
        <w:t>nesting (DBH≥ lower quartile of DBH of nest-trees for the same tree species) found in random vegetation plots (n = 103) across the island (and percentage of total number of trees measured in the vegetation plots across the whole island; n = 302)</w:t>
      </w:r>
      <w:r>
        <w:t xml:space="preserve">; </w:t>
      </w:r>
      <w:r w:rsidRPr="00CE6BF9">
        <w:rPr>
          <w:vertAlign w:val="superscript"/>
        </w:rPr>
        <w:t xml:space="preserve">c </w:t>
      </w:r>
      <w:r w:rsidRPr="00CE6BF9">
        <w:t>Percentage of vegetation plots in which the species appears; d Ratio of % of nests found in a given tree species to its % availability; e Literature referring previously to use of the species for nesting.</w:t>
      </w:r>
    </w:p>
    <w:p w14:paraId="2A17F5C3" w14:textId="77777777" w:rsidR="00957EB3" w:rsidRPr="00957EB3" w:rsidRDefault="00957EB3" w:rsidP="00957EB3">
      <w:pPr>
        <w:pStyle w:val="Heading2"/>
        <w:rPr>
          <w:lang w:val="en-GB"/>
        </w:rPr>
      </w:pPr>
      <w:r w:rsidRPr="00957EB3">
        <w:rPr>
          <w:lang w:val="en-GB"/>
        </w:rPr>
        <w:t>References</w:t>
      </w:r>
    </w:p>
    <w:p w14:paraId="743C0597" w14:textId="77777777" w:rsidR="00957EB3" w:rsidRDefault="00957EB3" w:rsidP="00957EB3">
      <w:pPr>
        <w:pStyle w:val="EndNoteBibliography"/>
      </w:pPr>
    </w:p>
    <w:p w14:paraId="3DAF6432" w14:textId="77777777" w:rsidR="00957EB3" w:rsidRPr="00957EB3" w:rsidRDefault="009276AF" w:rsidP="00957EB3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" w:name="_ENREF_1"/>
      <w:r w:rsidR="00957EB3" w:rsidRPr="00957EB3">
        <w:t xml:space="preserve">Dändliker, G. (1992) </w:t>
      </w:r>
      <w:r w:rsidR="00957EB3" w:rsidRPr="00957EB3">
        <w:rPr>
          <w:i/>
        </w:rPr>
        <w:t xml:space="preserve">The Grey Parrot in Ghana: A population survey, a contribution to the biology of the species, a study of its commercial exploitation and management recommendations. A report on CITES Project S-30, </w:t>
      </w:r>
      <w:r w:rsidR="00957EB3" w:rsidRPr="00957EB3">
        <w:t>Geneva: CITES Secretariat.</w:t>
      </w:r>
      <w:bookmarkEnd w:id="2"/>
    </w:p>
    <w:p w14:paraId="0CA3B333" w14:textId="77777777" w:rsidR="00957EB3" w:rsidRPr="00957EB3" w:rsidRDefault="00957EB3" w:rsidP="00957EB3">
      <w:pPr>
        <w:pStyle w:val="EndNoteBibliography"/>
        <w:ind w:left="720" w:hanging="720"/>
      </w:pPr>
      <w:bookmarkStart w:id="3" w:name="_ENREF_2"/>
      <w:r w:rsidRPr="00957EB3">
        <w:t xml:space="preserve">Juste, J. 1996. Trade in the gray parrot </w:t>
      </w:r>
      <w:r w:rsidRPr="00957EB3">
        <w:rPr>
          <w:i/>
        </w:rPr>
        <w:t>Psittacus erithacus</w:t>
      </w:r>
      <w:r w:rsidRPr="00957EB3">
        <w:t xml:space="preserve"> on the Island of Principe (São Tomé and Príncipe, Central Africa): initial assessment of the activity and its impact. </w:t>
      </w:r>
      <w:r w:rsidRPr="00957EB3">
        <w:rPr>
          <w:i/>
        </w:rPr>
        <w:t>Biological Conservation,</w:t>
      </w:r>
      <w:r w:rsidRPr="00957EB3">
        <w:t xml:space="preserve"> </w:t>
      </w:r>
      <w:r w:rsidRPr="00957EB3">
        <w:rPr>
          <w:b/>
        </w:rPr>
        <w:t>76:</w:t>
      </w:r>
      <w:r w:rsidRPr="00957EB3">
        <w:t xml:space="preserve"> 101-104.</w:t>
      </w:r>
      <w:bookmarkEnd w:id="3"/>
    </w:p>
    <w:p w14:paraId="7F1E679E" w14:textId="77777777" w:rsidR="009276AF" w:rsidRDefault="009276AF" w:rsidP="009276AF">
      <w:pPr>
        <w:spacing w:line="360" w:lineRule="auto"/>
      </w:pPr>
      <w:r>
        <w:fldChar w:fldCharType="end"/>
      </w:r>
      <w:r w:rsidR="00957EB3">
        <w:fldChar w:fldCharType="begin"/>
      </w:r>
      <w:r w:rsidR="00957EB3">
        <w:instrText xml:space="preserve"> ADDIN EN.CITE &lt;EndNote&gt;&lt;Cite Hidden="1"&gt;&lt;Author&gt;Dändliker&lt;/Author&gt;&lt;Year&gt;1992&lt;/Year&gt;&lt;RecNum&gt;13&lt;/RecNum&gt;&lt;record&gt;&lt;rec-number&gt;13&lt;/rec-number&gt;&lt;foreign-keys&gt;&lt;key app="EN" db-id="tt0pr0w9rr9rxkederpxss5dpwr9vs9f2ttt"&gt;13&lt;/key&gt;&lt;/foreign-keys&gt;&lt;ref-type name="Book"&gt;6&lt;/ref-type&gt;&lt;contributors&gt;&lt;authors&gt;&lt;author&gt;Dändliker, G.&lt;/author&gt;&lt;/authors&gt;&lt;/contributors&gt;&lt;titles&gt;&lt;title&gt;The Grey Parrot in Ghana: A population survey, a contribution to the biology of the species, a study of its commercial exploitation and management recommendations. A report on CITES Project S-30&lt;/title&gt;&lt;/titles&gt;&lt;dates&gt;&lt;year&gt;1992&lt;/year&gt;&lt;/dates&gt;&lt;pub-location&gt;Geneva&lt;/pub-location&gt;&lt;publisher&gt;CITES Secretariat&lt;/publisher&gt;&lt;urls&gt;&lt;/urls&gt;&lt;/record&gt;&lt;/Cite&gt;&lt;/EndNote&gt;</w:instrText>
      </w:r>
      <w:r w:rsidR="00957EB3">
        <w:fldChar w:fldCharType="end"/>
      </w:r>
    </w:p>
    <w:p w14:paraId="4C7A0C2A" w14:textId="77777777" w:rsidR="00957EB3" w:rsidRDefault="00957EB3" w:rsidP="009276AF">
      <w:pPr>
        <w:spacing w:line="360" w:lineRule="auto"/>
      </w:pPr>
    </w:p>
    <w:p w14:paraId="0131732A" w14:textId="77777777" w:rsidR="00957EB3" w:rsidRPr="009276AF" w:rsidRDefault="00957EB3" w:rsidP="009276AF">
      <w:pPr>
        <w:spacing w:line="360" w:lineRule="auto"/>
        <w:rPr>
          <w:sz w:val="20"/>
          <w:szCs w:val="20"/>
        </w:rPr>
      </w:pPr>
      <w:r>
        <w:rPr>
          <w:sz w:val="20"/>
          <w:szCs w:val="20"/>
        </w:rPr>
        <w:fldChar w:fldCharType="begin"/>
      </w:r>
      <w:r>
        <w:rPr>
          <w:sz w:val="20"/>
          <w:szCs w:val="20"/>
        </w:rPr>
        <w:instrText xml:space="preserve"> ADDIN EN.CITE &lt;EndNote&gt;&lt;Cite ExcludeAuth="1" ExcludeYear="1" Hidden="1"&gt;&lt;Author&gt;Juste&lt;/Author&gt;&lt;Year&gt;1996&lt;/Year&gt;&lt;RecNum&gt;21&lt;/RecNum&gt;&lt;record&gt;&lt;rec-number&gt;21&lt;/rec-number&gt;&lt;foreign-keys&gt;&lt;key app="EN" db-id="tt0pr0w9rr9rxkederpxss5dpwr9vs9f2ttt"&gt;21&lt;/key&gt;&lt;/foreign-keys&gt;&lt;ref-type name="Journal Article"&gt;17&lt;/ref-type&gt;&lt;contributors&gt;&lt;authors&gt;&lt;author&gt;Juste, JB&lt;/author&gt;&lt;/authors&gt;&lt;/contributors&gt;&lt;titles&gt;&lt;title&gt;&lt;style face="normal" font="default" size="100%"&gt;Trade in the gray parrot &lt;/style&gt;&lt;style face="italic" font="default" size="100%"&gt;Psittacus erithacus&lt;/style&gt;&lt;style face="normal" font="default" size="100%"&gt; on the Island of Principe (São Tomé and Príncipe, Central Africa): initial assessment of the activity and its impact&lt;/style&gt;&lt;/title&gt;&lt;secondary-title&gt;Biological Conservation&lt;/secondary-title&gt;&lt;/titles&gt;&lt;periodical&gt;&lt;full-title&gt;Biological Conservation&lt;/full-title&gt;&lt;/periodical&gt;&lt;pages&gt;101-104&lt;/pages&gt;&lt;volume&gt;76&lt;/volume&gt;&lt;number&gt;2&lt;/number&gt;&lt;dates&gt;&lt;year&gt;1996&lt;/year&gt;&lt;/dates&gt;&lt;isbn&gt;0006-3207&lt;/isbn&gt;&lt;urls&gt;&lt;/urls&gt;&lt;/record&gt;&lt;/Cite&gt;&lt;/EndNote&gt;</w:instrText>
      </w:r>
      <w:r>
        <w:rPr>
          <w:sz w:val="20"/>
          <w:szCs w:val="20"/>
        </w:rPr>
        <w:fldChar w:fldCharType="end"/>
      </w:r>
    </w:p>
    <w:sectPr w:rsidR="00957EB3" w:rsidRPr="009276AF" w:rsidSect="009665E8">
      <w:footerReference w:type="default" r:id="rId6"/>
      <w:pgSz w:w="12240" w:h="15840" w:code="1"/>
      <w:pgMar w:top="1440" w:right="1440" w:bottom="1440" w:left="1440" w:header="709" w:footer="709" w:gutter="0"/>
      <w:lnNumType w:countBy="1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6D1B499" w14:textId="77777777" w:rsidR="00BA4F42" w:rsidRDefault="00BA4F42">
      <w:pPr>
        <w:spacing w:line="240" w:lineRule="auto"/>
      </w:pPr>
      <w:r>
        <w:separator/>
      </w:r>
    </w:p>
  </w:endnote>
  <w:endnote w:type="continuationSeparator" w:id="0">
    <w:p w14:paraId="01A62397" w14:textId="77777777" w:rsidR="00BA4F42" w:rsidRDefault="00BA4F4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F7860A7" w14:textId="77777777" w:rsidR="001D35DA" w:rsidRDefault="00957EB3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2</w:t>
    </w:r>
    <w:r>
      <w:rPr>
        <w:noProof/>
      </w:rPr>
      <w:fldChar w:fldCharType="end"/>
    </w:r>
  </w:p>
  <w:p w14:paraId="6820BACF" w14:textId="77777777" w:rsidR="001D35DA" w:rsidRDefault="00BA4F42" w:rsidP="00AE161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DBCE516" w14:textId="77777777" w:rsidR="00BA4F42" w:rsidRDefault="00BA4F42">
      <w:pPr>
        <w:spacing w:line="240" w:lineRule="auto"/>
      </w:pPr>
      <w:r>
        <w:separator/>
      </w:r>
    </w:p>
  </w:footnote>
  <w:footnote w:type="continuationSeparator" w:id="0">
    <w:p w14:paraId="4180FD2D" w14:textId="77777777" w:rsidR="00BA4F42" w:rsidRDefault="00BA4F42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bi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t0pr0w9rr9rxkederpxss5dpwr9vs9f2ttt&quot;&gt;African Grey Parrot PhD&lt;record-ids&gt;&lt;item&gt;13&lt;/item&gt;&lt;item&gt;21&lt;/item&gt;&lt;/record-ids&gt;&lt;/item&gt;&lt;/Libraries&gt;"/>
  </w:docVars>
  <w:rsids>
    <w:rsidRoot w:val="009276AF"/>
    <w:rsid w:val="009276AF"/>
    <w:rsid w:val="00957EB3"/>
    <w:rsid w:val="00BA4F42"/>
    <w:rsid w:val="00CB61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05D6C9"/>
  <w15:chartTrackingRefBased/>
  <w15:docId w15:val="{D740E17E-7295-4797-8835-75717F5304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9276AF"/>
    <w:pPr>
      <w:spacing w:after="0" w:line="480" w:lineRule="auto"/>
    </w:pPr>
    <w:rPr>
      <w:rFonts w:ascii="Times New Roman" w:eastAsia="Calibri" w:hAnsi="Times New Roman" w:cs="Times New Roman"/>
      <w:sz w:val="24"/>
      <w:szCs w:val="24"/>
      <w:lang w:eastAsia="en-GB"/>
    </w:rPr>
  </w:style>
  <w:style w:type="paragraph" w:styleId="Heading2">
    <w:name w:val="heading 2"/>
    <w:basedOn w:val="Normal"/>
    <w:next w:val="Normal"/>
    <w:link w:val="Heading2Char"/>
    <w:uiPriority w:val="9"/>
    <w:qFormat/>
    <w:rsid w:val="00957EB3"/>
    <w:pPr>
      <w:ind w:left="720" w:hanging="720"/>
      <w:outlineLvl w:val="1"/>
    </w:pPr>
    <w:rPr>
      <w:b/>
      <w:sz w:val="28"/>
      <w:szCs w:val="28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qFormat/>
    <w:rsid w:val="009276AF"/>
    <w:rPr>
      <w:b/>
      <w:bCs/>
      <w:color w:val="000000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9276AF"/>
    <w:pPr>
      <w:tabs>
        <w:tab w:val="center" w:pos="4513"/>
        <w:tab w:val="right" w:pos="9026"/>
      </w:tabs>
    </w:pPr>
    <w:rPr>
      <w:rFonts w:ascii="Arial" w:hAnsi="Arial"/>
      <w:lang w:val="x-none" w:eastAsia="x-none"/>
    </w:rPr>
  </w:style>
  <w:style w:type="character" w:customStyle="1" w:styleId="FooterChar">
    <w:name w:val="Footer Char"/>
    <w:basedOn w:val="DefaultParagraphFont"/>
    <w:link w:val="Footer"/>
    <w:uiPriority w:val="99"/>
    <w:rsid w:val="009276AF"/>
    <w:rPr>
      <w:rFonts w:ascii="Arial" w:eastAsia="Calibri" w:hAnsi="Arial" w:cs="Times New Roman"/>
      <w:sz w:val="24"/>
      <w:szCs w:val="24"/>
      <w:lang w:val="x-none" w:eastAsia="x-none"/>
    </w:rPr>
  </w:style>
  <w:style w:type="character" w:styleId="FootnoteReference">
    <w:name w:val="footnote reference"/>
    <w:uiPriority w:val="99"/>
    <w:semiHidden/>
    <w:unhideWhenUsed/>
    <w:rsid w:val="009276AF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276AF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76AF"/>
    <w:rPr>
      <w:rFonts w:ascii="Segoe UI" w:eastAsia="Calibri" w:hAnsi="Segoe UI" w:cs="Segoe UI"/>
      <w:sz w:val="18"/>
      <w:szCs w:val="18"/>
      <w:lang w:eastAsia="en-GB"/>
    </w:rPr>
  </w:style>
  <w:style w:type="character" w:styleId="LineNumber">
    <w:name w:val="line number"/>
    <w:basedOn w:val="DefaultParagraphFont"/>
    <w:uiPriority w:val="99"/>
    <w:semiHidden/>
    <w:unhideWhenUsed/>
    <w:rsid w:val="009276AF"/>
  </w:style>
  <w:style w:type="paragraph" w:customStyle="1" w:styleId="EndNoteBibliographyTitle">
    <w:name w:val="EndNote Bibliography Title"/>
    <w:basedOn w:val="Normal"/>
    <w:link w:val="EndNoteBibliographyTitleChar"/>
    <w:rsid w:val="00957EB3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57EB3"/>
    <w:rPr>
      <w:rFonts w:ascii="Times New Roman" w:eastAsia="Calibri" w:hAnsi="Times New Roman" w:cs="Times New Roman"/>
      <w:noProof/>
      <w:sz w:val="24"/>
      <w:szCs w:val="24"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957EB3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57EB3"/>
    <w:rPr>
      <w:rFonts w:ascii="Times New Roman" w:eastAsia="Calibri" w:hAnsi="Times New Roman" w:cs="Times New Roman"/>
      <w:noProof/>
      <w:sz w:val="24"/>
      <w:szCs w:val="24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957EB3"/>
    <w:rPr>
      <w:rFonts w:ascii="Times New Roman" w:eastAsia="Calibri" w:hAnsi="Times New Roman" w:cs="Times New Roman"/>
      <w:b/>
      <w:sz w:val="28"/>
      <w:szCs w:val="28"/>
      <w:lang w:val="x-none" w:eastAsia="x-none"/>
    </w:rPr>
  </w:style>
  <w:style w:type="character" w:styleId="Hyperlink">
    <w:name w:val="Hyperlink"/>
    <w:basedOn w:val="DefaultParagraphFont"/>
    <w:uiPriority w:val="99"/>
    <w:unhideWhenUsed/>
    <w:rsid w:val="00957EB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57EB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</Pages>
  <Words>545</Words>
  <Characters>3109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on Valle</dc:creator>
  <cp:keywords/>
  <dc:description/>
  <cp:lastModifiedBy>Simon Valle</cp:lastModifiedBy>
  <cp:revision>3</cp:revision>
  <dcterms:created xsi:type="dcterms:W3CDTF">2020-01-14T16:22:00Z</dcterms:created>
  <dcterms:modified xsi:type="dcterms:W3CDTF">2020-02-24T13:40:00Z</dcterms:modified>
</cp:coreProperties>
</file>